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C6CE1" w:rsidRPr="004C6CE1" w:rsidRDefault="004C6CE1" w:rsidP="00FB1590">
      <w:pPr>
        <w:pStyle w:val="MDPI41tablecaption"/>
        <w:spacing w:before="0" w:line="240" w:lineRule="auto"/>
        <w:ind w:left="0"/>
        <w:rPr>
          <w:bCs/>
        </w:rPr>
      </w:pPr>
      <w:bookmarkStart w:id="0" w:name="_GoBack"/>
      <w:bookmarkEnd w:id="0"/>
    </w:p>
    <w:tbl>
      <w:tblPr>
        <w:tblStyle w:val="TableGrid"/>
        <w:tblpPr w:leftFromText="180" w:rightFromText="180" w:vertAnchor="text" w:tblpXSpec="center" w:tblpY="1"/>
        <w:tblOverlap w:val="never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75"/>
        <w:gridCol w:w="3963"/>
      </w:tblGrid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eastAsia="Times New Roman" w:hAnsi="Palatino Linotype" w:cstheme="majorBidi"/>
                <w:b/>
                <w:bCs/>
                <w:color w:val="000000"/>
                <w:sz w:val="20"/>
                <w:szCs w:val="20"/>
              </w:rPr>
            </w:pPr>
            <w:r w:rsidRPr="004C6CE1">
              <w:rPr>
                <w:rFonts w:ascii="Palatino Linotype" w:eastAsia="Times New Roman" w:hAnsi="Palatino Linotype" w:cstheme="majorBidi"/>
                <w:b/>
                <w:bCs/>
                <w:color w:val="000000"/>
                <w:sz w:val="20"/>
                <w:szCs w:val="20"/>
              </w:rPr>
              <w:t>Primer name</w:t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eastAsia="Times New Roman" w:hAnsi="Palatino Linotype" w:cstheme="majorBidi"/>
                <w:b/>
                <w:bCs/>
                <w:color w:val="000000"/>
                <w:sz w:val="20"/>
                <w:szCs w:val="20"/>
              </w:rPr>
            </w:pPr>
            <w:r w:rsidRPr="004C6CE1">
              <w:rPr>
                <w:rFonts w:ascii="Palatino Linotype" w:eastAsia="Times New Roman" w:hAnsi="Palatino Linotype" w:cstheme="majorBidi"/>
                <w:b/>
                <w:bCs/>
                <w:color w:val="000000"/>
                <w:sz w:val="20"/>
                <w:szCs w:val="20"/>
              </w:rPr>
              <w:t>Primer sequence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eastAsia="Times New Roman" w:hAnsi="Palatino Linotype" w:cstheme="majorBidi"/>
                <w:color w:val="000000"/>
                <w:sz w:val="20"/>
                <w:szCs w:val="20"/>
              </w:rPr>
            </w:pPr>
            <w:bookmarkStart w:id="1" w:name="OLE_LINK1"/>
            <w:bookmarkStart w:id="2" w:name="OLE_LINK2"/>
            <w:proofErr w:type="spellStart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DsRed</w:t>
            </w:r>
            <w:proofErr w:type="spellEnd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T-de F</w:t>
            </w:r>
            <w:bookmarkEnd w:id="1"/>
            <w:bookmarkEnd w:id="2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</w:t>
            </w:r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</w:t>
            </w:r>
            <w:proofErr w:type="spellStart"/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Ikarashi</w:t>
            </w:r>
            <w:proofErr w:type="spellEnd"/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 xml:space="preserve"> et al. 2012)</w:t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eastAsia="Times New Roman" w:hAnsi="Palatino Linotype" w:cstheme="majorBidi"/>
                <w:color w:val="000000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GTTCCTGAGCGGCCGCATGT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eastAsia="Times New Roman" w:hAnsi="Palatino Linotype" w:cstheme="majorBidi"/>
                <w:color w:val="000000"/>
                <w:sz w:val="20"/>
                <w:szCs w:val="20"/>
              </w:rPr>
            </w:pPr>
            <w:proofErr w:type="spellStart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DsRed</w:t>
            </w:r>
            <w:proofErr w:type="spellEnd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T-de R </w:t>
            </w:r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</w:t>
            </w:r>
            <w:proofErr w:type="spellStart"/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Ikarashi</w:t>
            </w:r>
            <w:proofErr w:type="spellEnd"/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 xml:space="preserve"> et al. 2012)</w:t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eastAsia="Times New Roman" w:hAnsi="Palatino Linotype" w:cstheme="majorBidi"/>
                <w:color w:val="000000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GGCCGCTCAGGAACAGGTGG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eastAsia="Times New Roman" w:hAnsi="Palatino Linotype" w:cstheme="majorBidi"/>
                <w:color w:val="000000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cDNA </w:t>
            </w:r>
            <w:proofErr w:type="spellStart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DsRed</w:t>
            </w:r>
            <w:proofErr w:type="spellEnd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T-de F </w:t>
            </w:r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</w:t>
            </w:r>
            <w:proofErr w:type="spellStart"/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Ikarashi</w:t>
            </w:r>
            <w:proofErr w:type="spellEnd"/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 xml:space="preserve"> et al. 2012)</w:t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GTTCCTGTAGCGGCCGCATGT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eastAsia="Times New Roman" w:hAnsi="Palatino Linotype" w:cstheme="majorBidi"/>
                <w:color w:val="000000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cDNA </w:t>
            </w:r>
            <w:proofErr w:type="spellStart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DsRed</w:t>
            </w:r>
            <w:proofErr w:type="spellEnd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T-de R </w:t>
            </w:r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</w:t>
            </w:r>
            <w:proofErr w:type="spellStart"/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Ikarashi</w:t>
            </w:r>
            <w:proofErr w:type="spellEnd"/>
            <w:r w:rsidR="006E3142" w:rsidRPr="006E3142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 xml:space="preserve"> et al. 2012)</w:t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</w:t>
            </w:r>
            <w:bookmarkStart w:id="3" w:name="OLE_LINK6"/>
            <w:bookmarkStart w:id="4" w:name="OLE_LINK7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'</w:t>
            </w:r>
            <w:bookmarkEnd w:id="3"/>
            <w:bookmarkEnd w:id="4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GGCCGCTACAGGAACAGGTGG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bookmarkStart w:id="5" w:name="OLE_LINK4"/>
            <w:bookmarkStart w:id="6" w:name="OLE_LINK5"/>
            <w:bookmarkStart w:id="7" w:name="OLE_LINK12"/>
            <w:bookmarkStart w:id="8" w:name="OLE_LINK23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TaSUMO4 F</w:t>
            </w:r>
            <w:bookmarkEnd w:id="5"/>
            <w:bookmarkEnd w:id="6"/>
            <w:bookmarkEnd w:id="7"/>
            <w:bookmarkEnd w:id="8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</w:t>
            </w:r>
            <w:r w:rsidR="00B2047B" w:rsidRP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bookmarkStart w:id="9" w:name="OLE_LINK15"/>
            <w:bookmarkStart w:id="10" w:name="OLE_LINK16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</w:t>
            </w:r>
            <w:bookmarkStart w:id="11" w:name="OLE_LINK8"/>
            <w:bookmarkStart w:id="12" w:name="OLE_LINK9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'</w:t>
            </w:r>
            <w:bookmarkEnd w:id="11"/>
            <w:bookmarkEnd w:id="12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CGAACTCCACGGATCTCAC '3</w:t>
            </w:r>
            <w:bookmarkEnd w:id="9"/>
            <w:bookmarkEnd w:id="10"/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TaSUMO4 R</w:t>
            </w:r>
            <w:bookmarkStart w:id="13" w:name="OLE_LINK58"/>
            <w:bookmarkStart w:id="14" w:name="OLE_LINK59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  <w:bookmarkEnd w:id="13"/>
            <w:bookmarkEnd w:id="14"/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bookmarkStart w:id="15" w:name="OLE_LINK17"/>
            <w:bookmarkStart w:id="16" w:name="OLE_LINK18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5' </w:t>
            </w:r>
            <w:bookmarkStart w:id="17" w:name="OLE_LINK3"/>
            <w:bookmarkStart w:id="18" w:name="OLE_LINK10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TCCCTCTCATCAATCCTGCC</w:t>
            </w:r>
            <w:bookmarkEnd w:id="17"/>
            <w:bookmarkEnd w:id="18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'3</w:t>
            </w:r>
            <w:bookmarkEnd w:id="15"/>
            <w:bookmarkEnd w:id="16"/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RT- TaSUMO4 F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bookmarkStart w:id="19" w:name="OLE_LINK19"/>
            <w:bookmarkStart w:id="20" w:name="OLE_LINK20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′ TGAAGCCCCTGATGGTGAC ′3</w:t>
            </w:r>
            <w:bookmarkEnd w:id="19"/>
            <w:bookmarkEnd w:id="20"/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RT- TaSUMO4 R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bookmarkStart w:id="21" w:name="OLE_LINK21"/>
            <w:bookmarkStart w:id="22" w:name="OLE_LINK22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′ AGAAGTCGATCATGTCCCCG ′3</w:t>
            </w:r>
            <w:bookmarkEnd w:id="21"/>
            <w:bookmarkEnd w:id="22"/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TaSUMO5 F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5' </w:t>
            </w:r>
            <w:bookmarkStart w:id="23" w:name="OLE_LINK11"/>
            <w:bookmarkStart w:id="24" w:name="OLE_LINK13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AGGCAGGTACACAACGGAAG</w:t>
            </w:r>
            <w:bookmarkEnd w:id="23"/>
            <w:bookmarkEnd w:id="24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TaSUMO5 R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GCTTCAAGTTACAACAACTCCG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RT- TaSUMO5 F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AGAAGGTGGACTCGAAGGC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RT- TaSUMO5 R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GTCCAGCTCCACCATCCATA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TaSUMO6 F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TCCAGATTCCAGAACAACAACAC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TaSUMO6 R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CATAGCGGCGAAGAGGTTC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RT- TaSUMO6 F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CTGGGCAGGCTAGGAAGG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RT- TaSUMO6 R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5' </w:t>
            </w:r>
            <w:bookmarkStart w:id="25" w:name="OLE_LINK27"/>
            <w:bookmarkStart w:id="26" w:name="OLE_LINK31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TAGCTACTCCCACTGTCCCA</w:t>
            </w:r>
            <w:bookmarkEnd w:id="25"/>
            <w:bookmarkEnd w:id="26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TaSUMO7 F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CTACGGAGGGCGTCGATG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TaSUMO7 R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CAATATCCGGGCGAAGAGGT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RT- TaSUMO7 F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5' TGGTAGAAAGAGAGCGGAGG 3'</w:t>
            </w:r>
          </w:p>
        </w:tc>
      </w:tr>
      <w:tr w:rsidR="004C6CE1" w:rsidRPr="004C6CE1" w:rsidTr="003D084A"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RT- TaSUMO7 R 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begin"/>
            </w:r>
            <w:r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instrText xml:space="preserve"> ADDIN EN.CITE &lt;EndNote&gt;&lt;Cite&gt;&lt;Author&gt;Ibrahim&lt;/Author&gt;&lt;Year&gt;2022&lt;/Year&gt;&lt;RecNum&gt;76&lt;/RecNum&gt;&lt;DisplayText&gt;&lt;style size="10"&gt;[43]&lt;/style&gt;&lt;/DisplayText&gt;&lt;record&gt;&lt;rec-number&gt;76&lt;/rec-number&gt;&lt;foreign-keys&gt;&lt;key app="EN" db-id="2wwd5rretex95testx35e9vspav5d5w2vzx5" timestamp="1669116556"&gt;76&lt;/key&gt;&lt;/foreign-keys&gt;&lt;ref-type name="Thesis"&gt;32&lt;/ref-type&gt;&lt;contributors&gt;&lt;authors&gt;&lt;author&gt;Ibrahim, Eid I&lt;/author&gt;&lt;/authors&gt;&lt;/contributors&gt;&lt;titles&gt;&lt;title&gt;&lt;style face="normal" font="default" size="100%"&gt;Structural and Functional Characterization of &lt;/style&gt;&lt;style face="italic" font="default" size="100%"&gt;SUMO &lt;/style&gt;&lt;style face="normal" font="default" size="100%"&gt;Genes in Main Food Crops&lt;/style&gt;&lt;/title&gt;&lt;/titles&gt;&lt;pages&gt;138&lt;/pages&gt;&lt;volume&gt;Doctoral dissertation&lt;/volume&gt;&lt;dates&gt;&lt;year&gt;2022&lt;/year&gt;&lt;/dates&gt;&lt;pub-location&gt;Riyadh, Saudia Arabia&lt;/pub-location&gt;&lt;publisher&gt;King Saud University&lt;/publisher&gt;&lt;urls&gt;&lt;related-urls&gt;&lt;url&gt;DOI: 10.13140/RG.2.2.21793.68965&lt;/url&gt;&lt;/related-urls&gt;&lt;/urls&gt;&lt;electronic-resource-num&gt;10.13140/RG.2.2.21793.68965&lt;/electronic-resource-num&gt;&lt;language&gt;English&lt;/language&gt;&lt;/record&gt;&lt;/Cite&gt;&lt;/EndNote&gt;</w:instrTex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separate"/>
            </w:r>
            <w:r w:rsidR="00B2047B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t>(Ibrahim 2022)</w:t>
            </w:r>
            <w:r w:rsidR="007F53C4" w:rsidRPr="004C6CE1">
              <w:rPr>
                <w:rFonts w:ascii="Palatino Linotype" w:hAnsi="Palatino Linotype" w:cstheme="majorBidi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4C6CE1" w:rsidRPr="004C6CE1" w:rsidRDefault="004C6CE1" w:rsidP="004C6CE1">
            <w:pPr>
              <w:bidi w:val="0"/>
              <w:spacing w:after="0" w:line="240" w:lineRule="auto"/>
              <w:rPr>
                <w:rFonts w:ascii="Palatino Linotype" w:hAnsi="Palatino Linotype" w:cstheme="majorBidi"/>
                <w:sz w:val="20"/>
                <w:szCs w:val="20"/>
              </w:rPr>
            </w:pPr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5' </w:t>
            </w:r>
            <w:bookmarkStart w:id="27" w:name="OLE_LINK32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>AACTARACGCTCCACCATCCA</w:t>
            </w:r>
            <w:bookmarkEnd w:id="27"/>
            <w:r w:rsidRPr="004C6CE1">
              <w:rPr>
                <w:rFonts w:ascii="Palatino Linotype" w:hAnsi="Palatino Linotype" w:cstheme="majorBidi"/>
                <w:sz w:val="20"/>
                <w:szCs w:val="20"/>
              </w:rPr>
              <w:t xml:space="preserve"> 3'</w:t>
            </w:r>
          </w:p>
        </w:tc>
      </w:tr>
    </w:tbl>
    <w:p w:rsidR="00A80495" w:rsidRDefault="00A80495" w:rsidP="004C6CE1">
      <w:pPr>
        <w:bidi w:val="0"/>
      </w:pPr>
    </w:p>
    <w:p w:rsidR="00A80495" w:rsidRPr="00A80495" w:rsidRDefault="00A80495" w:rsidP="00A80495">
      <w:pPr>
        <w:bidi w:val="0"/>
      </w:pPr>
    </w:p>
    <w:p w:rsidR="00A80495" w:rsidRPr="00A80495" w:rsidRDefault="00A80495" w:rsidP="00A80495">
      <w:pPr>
        <w:bidi w:val="0"/>
      </w:pPr>
    </w:p>
    <w:p w:rsidR="00A80495" w:rsidRPr="00A80495" w:rsidRDefault="00A80495" w:rsidP="00A80495">
      <w:pPr>
        <w:bidi w:val="0"/>
      </w:pPr>
    </w:p>
    <w:p w:rsidR="00A80495" w:rsidRPr="00A80495" w:rsidRDefault="00A80495" w:rsidP="00A80495">
      <w:pPr>
        <w:bidi w:val="0"/>
      </w:pPr>
    </w:p>
    <w:p w:rsidR="00A80495" w:rsidRPr="00A80495" w:rsidRDefault="00A80495" w:rsidP="00A80495">
      <w:pPr>
        <w:bidi w:val="0"/>
      </w:pPr>
    </w:p>
    <w:p w:rsidR="00A80495" w:rsidRPr="00A80495" w:rsidRDefault="00A80495" w:rsidP="00A80495">
      <w:pPr>
        <w:bidi w:val="0"/>
      </w:pPr>
    </w:p>
    <w:p w:rsidR="00A80495" w:rsidRPr="00A80495" w:rsidRDefault="00A80495" w:rsidP="00A80495">
      <w:pPr>
        <w:bidi w:val="0"/>
      </w:pPr>
    </w:p>
    <w:p w:rsidR="00A80495" w:rsidRPr="00A80495" w:rsidRDefault="00A80495" w:rsidP="00A80495">
      <w:pPr>
        <w:bidi w:val="0"/>
      </w:pPr>
    </w:p>
    <w:p w:rsidR="00A80495" w:rsidRPr="00A80495" w:rsidRDefault="00A80495" w:rsidP="00A80495">
      <w:pPr>
        <w:bidi w:val="0"/>
      </w:pPr>
    </w:p>
    <w:p w:rsidR="00A80495" w:rsidRPr="00A80495" w:rsidRDefault="00A80495" w:rsidP="00A80495">
      <w:pPr>
        <w:bidi w:val="0"/>
      </w:pPr>
    </w:p>
    <w:p w:rsidR="00112CF9" w:rsidRPr="00FB1590" w:rsidRDefault="00112CF9" w:rsidP="00FB1590">
      <w:pPr>
        <w:tabs>
          <w:tab w:val="left" w:pos="5830"/>
        </w:tabs>
        <w:bidi w:val="0"/>
      </w:pPr>
    </w:p>
    <w:sectPr w:rsidR="00112CF9" w:rsidRPr="00FB1590" w:rsidSect="00FB1590">
      <w:headerReference w:type="default" r:id="rId6"/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022C6" w:rsidRDefault="00A022C6" w:rsidP="003A4677">
      <w:pPr>
        <w:spacing w:after="0" w:line="240" w:lineRule="auto"/>
      </w:pPr>
      <w:r>
        <w:separator/>
      </w:r>
    </w:p>
  </w:endnote>
  <w:endnote w:type="continuationSeparator" w:id="0">
    <w:p w:rsidR="00A022C6" w:rsidRDefault="00A022C6" w:rsidP="003A46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  <w:embedRegular r:id="rId1" w:fontKey="{E0010681-8369-4228-8C5B-C4B8864E2428}"/>
    <w:embedBold r:id="rId2" w:fontKey="{EDF87DAF-B4A6-442D-9C73-54CCCDE0A3B3}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2512B" w:rsidRPr="00B706EE" w:rsidRDefault="0052512B">
    <w:pPr>
      <w:pStyle w:val="Footer"/>
      <w:rPr>
        <w:rFonts w:asciiTheme="majorBidi" w:hAnsiTheme="majorBidi" w:cstheme="majorBidi"/>
        <w:i/>
        <w:iCs/>
        <w:sz w:val="28"/>
        <w:szCs w:val="28"/>
      </w:rPr>
    </w:pPr>
    <w:r w:rsidRPr="00B706EE">
      <w:rPr>
        <w:rFonts w:asciiTheme="majorBidi" w:hAnsiTheme="majorBidi" w:cstheme="majorBidi"/>
        <w:i/>
        <w:iCs/>
        <w:sz w:val="28"/>
        <w:szCs w:val="28"/>
      </w:rPr>
      <w:t>TaSUMO4,5,6,7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022C6" w:rsidRDefault="00A022C6" w:rsidP="003A4677">
      <w:pPr>
        <w:spacing w:after="0" w:line="240" w:lineRule="auto"/>
      </w:pPr>
      <w:r>
        <w:separator/>
      </w:r>
    </w:p>
  </w:footnote>
  <w:footnote w:type="continuationSeparator" w:id="0">
    <w:p w:rsidR="00A022C6" w:rsidRDefault="00A022C6" w:rsidP="003A46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2512B" w:rsidRDefault="0052512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TrueTypeFonts/>
  <w:saveSubsetFont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6CE1"/>
    <w:rsid w:val="0001076F"/>
    <w:rsid w:val="0001405C"/>
    <w:rsid w:val="000722AA"/>
    <w:rsid w:val="000857E7"/>
    <w:rsid w:val="000A6334"/>
    <w:rsid w:val="000D1DB6"/>
    <w:rsid w:val="00112CF9"/>
    <w:rsid w:val="00120ABB"/>
    <w:rsid w:val="0018591D"/>
    <w:rsid w:val="001A6B6F"/>
    <w:rsid w:val="001C46F4"/>
    <w:rsid w:val="002407FE"/>
    <w:rsid w:val="0025750D"/>
    <w:rsid w:val="00297CB0"/>
    <w:rsid w:val="002C1B24"/>
    <w:rsid w:val="002C32BA"/>
    <w:rsid w:val="002C72F3"/>
    <w:rsid w:val="00337717"/>
    <w:rsid w:val="00342DCA"/>
    <w:rsid w:val="003A2758"/>
    <w:rsid w:val="003A4677"/>
    <w:rsid w:val="003D084A"/>
    <w:rsid w:val="003D6F9A"/>
    <w:rsid w:val="00402488"/>
    <w:rsid w:val="00404E24"/>
    <w:rsid w:val="00424A89"/>
    <w:rsid w:val="00463A27"/>
    <w:rsid w:val="004C6CE1"/>
    <w:rsid w:val="00517D5A"/>
    <w:rsid w:val="00524D44"/>
    <w:rsid w:val="0052512B"/>
    <w:rsid w:val="005715B3"/>
    <w:rsid w:val="005A0F52"/>
    <w:rsid w:val="005A6913"/>
    <w:rsid w:val="005B5595"/>
    <w:rsid w:val="005F6667"/>
    <w:rsid w:val="005F7AE0"/>
    <w:rsid w:val="00614840"/>
    <w:rsid w:val="006266BF"/>
    <w:rsid w:val="00627D9C"/>
    <w:rsid w:val="00637D0E"/>
    <w:rsid w:val="00670EA5"/>
    <w:rsid w:val="006978BE"/>
    <w:rsid w:val="006B2B90"/>
    <w:rsid w:val="006D2172"/>
    <w:rsid w:val="006E3142"/>
    <w:rsid w:val="006E78AD"/>
    <w:rsid w:val="00762994"/>
    <w:rsid w:val="00786CE2"/>
    <w:rsid w:val="00792D23"/>
    <w:rsid w:val="007F53C4"/>
    <w:rsid w:val="00836386"/>
    <w:rsid w:val="00836FAA"/>
    <w:rsid w:val="008402D2"/>
    <w:rsid w:val="0084188F"/>
    <w:rsid w:val="0085601B"/>
    <w:rsid w:val="0086790C"/>
    <w:rsid w:val="00896A9D"/>
    <w:rsid w:val="008F0293"/>
    <w:rsid w:val="00900218"/>
    <w:rsid w:val="00930841"/>
    <w:rsid w:val="00961C6D"/>
    <w:rsid w:val="009649FC"/>
    <w:rsid w:val="00976812"/>
    <w:rsid w:val="009A2487"/>
    <w:rsid w:val="009C5556"/>
    <w:rsid w:val="009C7807"/>
    <w:rsid w:val="009D4374"/>
    <w:rsid w:val="00A021CE"/>
    <w:rsid w:val="00A022C6"/>
    <w:rsid w:val="00A27954"/>
    <w:rsid w:val="00A80495"/>
    <w:rsid w:val="00A81334"/>
    <w:rsid w:val="00AC420F"/>
    <w:rsid w:val="00B15736"/>
    <w:rsid w:val="00B2047B"/>
    <w:rsid w:val="00B206E0"/>
    <w:rsid w:val="00B4601A"/>
    <w:rsid w:val="00B706EE"/>
    <w:rsid w:val="00B755A9"/>
    <w:rsid w:val="00B8049C"/>
    <w:rsid w:val="00B8539C"/>
    <w:rsid w:val="00B853F3"/>
    <w:rsid w:val="00BA122C"/>
    <w:rsid w:val="00BC1CD0"/>
    <w:rsid w:val="00C974EF"/>
    <w:rsid w:val="00CD05DC"/>
    <w:rsid w:val="00CD3489"/>
    <w:rsid w:val="00CF0183"/>
    <w:rsid w:val="00D11055"/>
    <w:rsid w:val="00D54985"/>
    <w:rsid w:val="00D64F00"/>
    <w:rsid w:val="00DC4718"/>
    <w:rsid w:val="00DE1137"/>
    <w:rsid w:val="00DE248E"/>
    <w:rsid w:val="00DF0A39"/>
    <w:rsid w:val="00DF3F2D"/>
    <w:rsid w:val="00E20A22"/>
    <w:rsid w:val="00E87604"/>
    <w:rsid w:val="00E97644"/>
    <w:rsid w:val="00EE1AB1"/>
    <w:rsid w:val="00EF3BF8"/>
    <w:rsid w:val="00F040E2"/>
    <w:rsid w:val="00F07602"/>
    <w:rsid w:val="00F2579E"/>
    <w:rsid w:val="00F308B4"/>
    <w:rsid w:val="00FB1590"/>
    <w:rsid w:val="00FF14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2A8643"/>
  <w15:docId w15:val="{87BAFD9B-FCBA-477C-ADAF-570401C0D2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C6CE1"/>
    <w:pPr>
      <w:bidi/>
      <w:spacing w:after="200" w:line="276" w:lineRule="auto"/>
    </w:pPr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C6CE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41tablecaption">
    <w:name w:val="MDPI_4.1_table_caption"/>
    <w:qFormat/>
    <w:rsid w:val="004C6CE1"/>
    <w:pPr>
      <w:adjustRightInd w:val="0"/>
      <w:snapToGrid w:val="0"/>
      <w:spacing w:before="240" w:after="120" w:line="228" w:lineRule="auto"/>
      <w:ind w:left="2608"/>
    </w:pPr>
    <w:rPr>
      <w:rFonts w:ascii="Palatino Linotype" w:eastAsia="Times New Roman" w:hAnsi="Palatino Linotype" w:cs="Cordia New"/>
      <w:color w:val="000000"/>
      <w:sz w:val="18"/>
      <w:lang w:eastAsia="de-DE" w:bidi="en-US"/>
    </w:rPr>
  </w:style>
  <w:style w:type="paragraph" w:customStyle="1" w:styleId="MDPI42tablebody">
    <w:name w:val="MDPI_4.2_table_body"/>
    <w:qFormat/>
    <w:rsid w:val="006B2B90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eastAsia="de-DE" w:bidi="en-US"/>
    </w:rPr>
  </w:style>
  <w:style w:type="paragraph" w:customStyle="1" w:styleId="MDPI52figure">
    <w:name w:val="MDPI_5.2_figure"/>
    <w:qFormat/>
    <w:rsid w:val="006B2B90"/>
    <w:pPr>
      <w:adjustRightInd w:val="0"/>
      <w:snapToGrid w:val="0"/>
      <w:spacing w:before="240" w:after="12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eastAsia="de-DE" w:bidi="en-US"/>
    </w:rPr>
  </w:style>
  <w:style w:type="paragraph" w:styleId="Caption">
    <w:name w:val="caption"/>
    <w:basedOn w:val="Normal"/>
    <w:next w:val="Normal"/>
    <w:uiPriority w:val="35"/>
    <w:unhideWhenUsed/>
    <w:qFormat/>
    <w:rsid w:val="003D084A"/>
    <w:pPr>
      <w:bidi w:val="0"/>
      <w:spacing w:line="240" w:lineRule="auto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</w:rPr>
  </w:style>
  <w:style w:type="paragraph" w:customStyle="1" w:styleId="MDPI51figurecaption">
    <w:name w:val="MDPI_5.1_figure_caption"/>
    <w:qFormat/>
    <w:rsid w:val="003D084A"/>
    <w:pPr>
      <w:adjustRightInd w:val="0"/>
      <w:snapToGrid w:val="0"/>
      <w:spacing w:before="120" w:after="240" w:line="228" w:lineRule="auto"/>
      <w:ind w:left="2608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  <w:style w:type="paragraph" w:styleId="Header">
    <w:name w:val="header"/>
    <w:basedOn w:val="Normal"/>
    <w:link w:val="HeaderChar"/>
    <w:uiPriority w:val="99"/>
    <w:unhideWhenUsed/>
    <w:rsid w:val="003A46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A4677"/>
    <w:rPr>
      <w:rFonts w:ascii="Calibri" w:eastAsia="Calibri" w:hAnsi="Calibri" w:cs="Arial"/>
    </w:rPr>
  </w:style>
  <w:style w:type="paragraph" w:styleId="Footer">
    <w:name w:val="footer"/>
    <w:basedOn w:val="Normal"/>
    <w:link w:val="FooterChar"/>
    <w:uiPriority w:val="99"/>
    <w:unhideWhenUsed/>
    <w:rsid w:val="003A46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A4677"/>
    <w:rPr>
      <w:rFonts w:ascii="Calibri" w:eastAsia="Calibri" w:hAnsi="Calibri" w:cs="Arial"/>
    </w:rPr>
  </w:style>
  <w:style w:type="character" w:styleId="LineNumber">
    <w:name w:val="line number"/>
    <w:basedOn w:val="DefaultParagraphFont"/>
    <w:uiPriority w:val="99"/>
    <w:semiHidden/>
    <w:unhideWhenUsed/>
    <w:rsid w:val="00DF0A39"/>
  </w:style>
  <w:style w:type="paragraph" w:styleId="BalloonText">
    <w:name w:val="Balloon Text"/>
    <w:basedOn w:val="Normal"/>
    <w:link w:val="BalloonTextChar"/>
    <w:uiPriority w:val="99"/>
    <w:semiHidden/>
    <w:unhideWhenUsed/>
    <w:rsid w:val="00B157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5736"/>
    <w:rPr>
      <w:rFonts w:ascii="Tahoma" w:eastAsia="Calibri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_rels/fontTable.xml.rels><?xml version="1.0" encoding="UTF-8" standalone="yes"?>
<Relationships xmlns="http://schemas.openxmlformats.org/package/2006/relationships"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622</Words>
  <Characters>14946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El.kastawy</cp:lastModifiedBy>
  <cp:revision>2</cp:revision>
  <dcterms:created xsi:type="dcterms:W3CDTF">2025-02-10T19:17:00Z</dcterms:created>
  <dcterms:modified xsi:type="dcterms:W3CDTF">2025-02-10T19:17:00Z</dcterms:modified>
</cp:coreProperties>
</file>